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AB5CD" w14:textId="77777777" w:rsidR="00E81978" w:rsidRDefault="007A6168">
      <w:pPr>
        <w:pStyle w:val="Title"/>
      </w:pPr>
      <w:r>
        <w:t xml:space="preserve">Groups and </w:t>
      </w:r>
      <w:r w:rsidR="00E273A7">
        <w:t xml:space="preserve">Organizations </w:t>
      </w:r>
    </w:p>
    <w:p w14:paraId="7C0D6032" w14:textId="77777777" w:rsidR="00B823AA" w:rsidRDefault="00B823AA" w:rsidP="00B823AA">
      <w:pPr>
        <w:pStyle w:val="Title2"/>
      </w:pPr>
    </w:p>
    <w:p w14:paraId="28305F7E" w14:textId="77777777" w:rsidR="00E81978" w:rsidRDefault="00E81978" w:rsidP="00B823AA">
      <w:pPr>
        <w:pStyle w:val="Title2"/>
      </w:pPr>
    </w:p>
    <w:p w14:paraId="62CC2C07" w14:textId="77777777" w:rsidR="003F5409" w:rsidRDefault="003F5409" w:rsidP="00B823AA">
      <w:pPr>
        <w:pStyle w:val="Title2"/>
      </w:pPr>
    </w:p>
    <w:p w14:paraId="4DC1FEC7" w14:textId="77777777" w:rsidR="003F5409" w:rsidRDefault="003F5409" w:rsidP="00B823AA">
      <w:pPr>
        <w:pStyle w:val="Title2"/>
      </w:pPr>
    </w:p>
    <w:p w14:paraId="26580A43" w14:textId="77777777" w:rsidR="003F5409" w:rsidRDefault="003F5409" w:rsidP="00B823AA">
      <w:pPr>
        <w:pStyle w:val="Title2"/>
      </w:pPr>
    </w:p>
    <w:p w14:paraId="1A8E6A62" w14:textId="77777777" w:rsidR="003F5409" w:rsidRDefault="003F5409" w:rsidP="00B823AA">
      <w:pPr>
        <w:pStyle w:val="Title2"/>
      </w:pPr>
    </w:p>
    <w:p w14:paraId="6493F45C" w14:textId="77777777" w:rsidR="003F5409" w:rsidRDefault="003F5409" w:rsidP="00B823AA">
      <w:pPr>
        <w:pStyle w:val="Title2"/>
      </w:pPr>
    </w:p>
    <w:p w14:paraId="1B12678F" w14:textId="77777777" w:rsidR="003F5409" w:rsidRDefault="003F5409" w:rsidP="00B823AA">
      <w:pPr>
        <w:pStyle w:val="Title2"/>
      </w:pPr>
    </w:p>
    <w:p w14:paraId="2C1B8F46" w14:textId="77777777" w:rsidR="003F5409" w:rsidRDefault="003F5409" w:rsidP="00B823AA">
      <w:pPr>
        <w:pStyle w:val="Title2"/>
      </w:pPr>
    </w:p>
    <w:p w14:paraId="38543E5B" w14:textId="77777777" w:rsidR="003F5409" w:rsidRDefault="003F5409" w:rsidP="00B823AA">
      <w:pPr>
        <w:pStyle w:val="Title2"/>
      </w:pPr>
    </w:p>
    <w:p w14:paraId="12E8FF4E" w14:textId="77777777" w:rsidR="003F5409" w:rsidRDefault="003F5409" w:rsidP="00B823AA">
      <w:pPr>
        <w:pStyle w:val="Title2"/>
      </w:pPr>
    </w:p>
    <w:p w14:paraId="0F970970" w14:textId="77777777" w:rsidR="003F5409" w:rsidRDefault="003F5409" w:rsidP="00B823AA">
      <w:pPr>
        <w:pStyle w:val="Title2"/>
      </w:pPr>
    </w:p>
    <w:p w14:paraId="3051C6B6" w14:textId="77777777" w:rsidR="003F5409" w:rsidRDefault="003F5409" w:rsidP="00B823AA">
      <w:pPr>
        <w:pStyle w:val="Title2"/>
      </w:pPr>
    </w:p>
    <w:p w14:paraId="4C40F05C" w14:textId="77777777" w:rsidR="003F5409" w:rsidRDefault="003F5409" w:rsidP="00B823AA">
      <w:pPr>
        <w:pStyle w:val="Title2"/>
      </w:pPr>
    </w:p>
    <w:p w14:paraId="7251D4C2" w14:textId="77777777" w:rsidR="003F5409" w:rsidRDefault="003F5409" w:rsidP="00B823AA">
      <w:pPr>
        <w:pStyle w:val="Title2"/>
      </w:pPr>
    </w:p>
    <w:p w14:paraId="485C006D" w14:textId="77777777" w:rsidR="003F5409" w:rsidRDefault="003F5409" w:rsidP="00B823AA">
      <w:pPr>
        <w:pStyle w:val="Title2"/>
      </w:pPr>
    </w:p>
    <w:p w14:paraId="0C892972" w14:textId="77777777" w:rsidR="003F5409" w:rsidRDefault="003F5409" w:rsidP="00B823AA">
      <w:pPr>
        <w:pStyle w:val="Title2"/>
      </w:pPr>
    </w:p>
    <w:p w14:paraId="0507B7B6" w14:textId="77777777" w:rsidR="003F5409" w:rsidRDefault="003F5409" w:rsidP="00B823AA">
      <w:pPr>
        <w:pStyle w:val="Title2"/>
      </w:pPr>
    </w:p>
    <w:p w14:paraId="141F6490" w14:textId="77777777" w:rsidR="00F36130" w:rsidRDefault="00221F81" w:rsidP="00221F81">
      <w:pPr>
        <w:pStyle w:val="Title"/>
      </w:pPr>
      <w:r>
        <w:lastRenderedPageBreak/>
        <w:t>Groups and Organizations</w:t>
      </w:r>
    </w:p>
    <w:p w14:paraId="13619892" w14:textId="77777777" w:rsidR="00CC3BB3" w:rsidRDefault="00A571E0" w:rsidP="00CC3BB3">
      <w:pPr>
        <w:pStyle w:val="Title"/>
        <w:jc w:val="left"/>
      </w:pPr>
      <w:r>
        <w:t xml:space="preserve">             </w:t>
      </w:r>
      <w:r w:rsidR="00022D99">
        <w:t xml:space="preserve">The essay aims at </w:t>
      </w:r>
      <w:r w:rsidR="00721F3F">
        <w:t>analyzing</w:t>
      </w:r>
      <w:r w:rsidR="00022D99">
        <w:t xml:space="preserve"> the sociological perspectives of Initech office from the</w:t>
      </w:r>
      <w:r w:rsidR="00721F3F">
        <w:t xml:space="preserve"> film</w:t>
      </w:r>
      <w:r w:rsidR="00022D99">
        <w:t xml:space="preserve"> ‘Office Space’</w:t>
      </w:r>
      <w:r w:rsidR="00721F3F">
        <w:t>.</w:t>
      </w:r>
      <w:r w:rsidR="00022D99">
        <w:t xml:space="preserve"> The essay make</w:t>
      </w:r>
      <w:r w:rsidR="0074289D">
        <w:t>s</w:t>
      </w:r>
      <w:r w:rsidR="00022D99">
        <w:t xml:space="preserve"> reference to the movie for analyzing sociological perspective in terms of identifying groups, in- groups, out-group, dyad, triad, primary and secondary groups, reference group and conformity. The movie is based </w:t>
      </w:r>
      <w:r w:rsidR="0074289D">
        <w:t>o</w:t>
      </w:r>
      <w:r w:rsidR="00022D99">
        <w:t xml:space="preserve">n the Initech Office, where Peter Gibson </w:t>
      </w:r>
      <w:r w:rsidR="006156AD">
        <w:t>is</w:t>
      </w:r>
      <w:r w:rsidR="00022D99">
        <w:t xml:space="preserve"> employed. </w:t>
      </w:r>
      <w:r w:rsidR="006156AD">
        <w:t>Peter and his colleagues Milton, Samir and Michael</w:t>
      </w:r>
      <w:r w:rsidR="00022D99">
        <w:t xml:space="preserve"> are office drones and dislike the </w:t>
      </w:r>
      <w:r w:rsidR="00721F3F">
        <w:t>dullness</w:t>
      </w:r>
      <w:r w:rsidR="00022D99">
        <w:t xml:space="preserve"> of the office, as many of their colleagues do. The primary character</w:t>
      </w:r>
      <w:r w:rsidR="00721F3F">
        <w:t>s</w:t>
      </w:r>
      <w:r w:rsidR="00022D99">
        <w:t xml:space="preserve"> in the movie </w:t>
      </w:r>
      <w:r w:rsidR="00721F3F">
        <w:t>change</w:t>
      </w:r>
      <w:r w:rsidR="00022D99">
        <w:t xml:space="preserve"> </w:t>
      </w:r>
      <w:r w:rsidR="00721F3F">
        <w:t xml:space="preserve">their </w:t>
      </w:r>
      <w:r w:rsidR="00022D99">
        <w:t xml:space="preserve">attitude toward the work, since the occupational therapist which </w:t>
      </w:r>
      <w:r w:rsidR="00721F3F">
        <w:t>t</w:t>
      </w:r>
      <w:r w:rsidR="00022D99">
        <w:t>he</w:t>
      </w:r>
      <w:r w:rsidR="00721F3F">
        <w:t>y</w:t>
      </w:r>
      <w:r w:rsidR="00022D99">
        <w:t xml:space="preserve"> used to admire dies. </w:t>
      </w:r>
      <w:r w:rsidR="00721F3F">
        <w:t>Peter who is the primary character is so uncaring and employs ill- attitude toward his tasks. When</w:t>
      </w:r>
      <w:r w:rsidR="00022D99">
        <w:t xml:space="preserve"> he visits office in the weekends for official routine, he spends his time playing games. Another thing he find</w:t>
      </w:r>
      <w:r w:rsidR="0074289D">
        <w:t>s</w:t>
      </w:r>
      <w:r w:rsidR="00022D99">
        <w:t xml:space="preserve"> interesting is changing office décor. His company consider this behavior of him as peculiar in nature and promotes him to </w:t>
      </w:r>
      <w:r w:rsidR="00721F3F">
        <w:t xml:space="preserve">the </w:t>
      </w:r>
      <w:r w:rsidR="00022D99">
        <w:t xml:space="preserve">Managerial level.  At the company, the motivation level is not encouraging, for this reason the employees don’t take proud </w:t>
      </w:r>
      <w:r w:rsidR="0074289D">
        <w:t>of</w:t>
      </w:r>
      <w:r w:rsidR="00022D99">
        <w:t xml:space="preserve"> associating themselves </w:t>
      </w:r>
      <w:r w:rsidR="00EE5C50">
        <w:t>w</w:t>
      </w:r>
      <w:r w:rsidR="00C333F6">
        <w:t>ith the company.</w:t>
      </w:r>
    </w:p>
    <w:p w14:paraId="2226CB9E" w14:textId="205D4DF7" w:rsidR="00C333F6" w:rsidRDefault="00C333F6" w:rsidP="00CC3BB3">
      <w:pPr>
        <w:pStyle w:val="Title"/>
        <w:jc w:val="left"/>
      </w:pPr>
      <w:r>
        <w:tab/>
        <w:t xml:space="preserve">As </w:t>
      </w:r>
      <w:r w:rsidR="00721F3F">
        <w:t>‘</w:t>
      </w:r>
      <w:r>
        <w:t>g</w:t>
      </w:r>
      <w:r w:rsidR="00721F3F">
        <w:t>roup’</w:t>
      </w:r>
      <w:r>
        <w:t xml:space="preserve"> in sociology is composed of individuals who are related to one another </w:t>
      </w:r>
      <w:r w:rsidR="0034769D">
        <w:t>that</w:t>
      </w:r>
      <w:r>
        <w:t xml:space="preserve"> makes them codependent</w:t>
      </w:r>
      <w:r w:rsidR="00CD79C3">
        <w:t xml:space="preserve"> </w:t>
      </w:r>
      <w:r w:rsidR="00CD79C3">
        <w:fldChar w:fldCharType="begin"/>
      </w:r>
      <w:r w:rsidR="00CD79C3">
        <w:instrText xml:space="preserve"> ADDIN ZOTERO_ITEM CSL_CITATION {"citationID":"j6MsbKtc","properties":{"formattedCitation":"(Gieryn)","plainCitation":"(Gieryn)","noteIndex":0},"citationItems":[{"id":338,"uris":["http://zotero.org/users/local/s8f0QVnP/items/9RM9DY2Z"],"uri":["http://zotero.org/users/local/s8f0QVnP/items/9RM9DY2Z"],"itemData":{"id":338,"type":"article-journal","title":"A space for place in sociology","container-title":"Annual review of sociology","page":"463–496","volume":"26","issue":"1","source":"Google Scholar","author":[{"family":"Gieryn","given":"Thomas F."}],"issued":{"date-parts":[["2000"]]}}}],"schema":"https://github.com/citation-style-language/schema/raw/master/csl-citation.json"} </w:instrText>
      </w:r>
      <w:r w:rsidR="00CD79C3">
        <w:fldChar w:fldCharType="separate"/>
      </w:r>
      <w:r w:rsidR="00CD79C3" w:rsidRPr="00CD79C3">
        <w:rPr>
          <w:rFonts w:ascii="Times New Roman" w:hAnsi="Times New Roman" w:cs="Times New Roman"/>
        </w:rPr>
        <w:t>(Gieryn)</w:t>
      </w:r>
      <w:r w:rsidR="00CD79C3">
        <w:fldChar w:fldCharType="end"/>
      </w:r>
      <w:r>
        <w:t xml:space="preserve">. </w:t>
      </w:r>
      <w:r w:rsidR="0074289D">
        <w:t>The g</w:t>
      </w:r>
      <w:r w:rsidR="00721F3F">
        <w:t xml:space="preserve">roup </w:t>
      </w:r>
      <w:r>
        <w:t>is actually the class of social entities who interact with each other. In ‘Office Space’, the handful of individuals in the software company represents a group.</w:t>
      </w:r>
      <w:r w:rsidR="006156AD">
        <w:t xml:space="preserve"> </w:t>
      </w:r>
      <w:r w:rsidR="00456AFA">
        <w:t>The</w:t>
      </w:r>
      <w:r w:rsidR="006156AD">
        <w:t xml:space="preserve"> group in the movie is limited to the characters of Gibson, Milton, Samir</w:t>
      </w:r>
      <w:r w:rsidR="0074289D">
        <w:t>,</w:t>
      </w:r>
      <w:r w:rsidR="006156AD">
        <w:t xml:space="preserve"> and </w:t>
      </w:r>
      <w:proofErr w:type="spellStart"/>
      <w:r w:rsidR="006156AD">
        <w:t>Micheal</w:t>
      </w:r>
      <w:proofErr w:type="spellEnd"/>
      <w:r w:rsidR="006156AD">
        <w:t>.</w:t>
      </w:r>
      <w:r>
        <w:t xml:space="preserve"> They are interdependent upon each other, so from the sociological perspective </w:t>
      </w:r>
      <w:r w:rsidR="00442CF1">
        <w:t xml:space="preserve">they represent a group. </w:t>
      </w:r>
      <w:r w:rsidR="00721F3F">
        <w:t>‘</w:t>
      </w:r>
      <w:r w:rsidR="00442CF1">
        <w:t>In- group</w:t>
      </w:r>
      <w:r w:rsidR="00721F3F">
        <w:t>’</w:t>
      </w:r>
      <w:r w:rsidR="00442CF1">
        <w:t xml:space="preserve"> in sociolo</w:t>
      </w:r>
      <w:r w:rsidR="00726C68">
        <w:t xml:space="preserve">gy is defined as group with </w:t>
      </w:r>
      <w:r w:rsidR="00721F3F">
        <w:t xml:space="preserve">which </w:t>
      </w:r>
      <w:r w:rsidR="00726C68">
        <w:t xml:space="preserve">one like to relate to, whereas the </w:t>
      </w:r>
      <w:r w:rsidR="00721F3F">
        <w:t>‘</w:t>
      </w:r>
      <w:r w:rsidR="00726C68">
        <w:t>out-group</w:t>
      </w:r>
      <w:r w:rsidR="00721F3F">
        <w:t>’</w:t>
      </w:r>
      <w:r w:rsidR="00726C68">
        <w:t xml:space="preserve"> is the </w:t>
      </w:r>
      <w:r w:rsidR="00721F3F">
        <w:t>bunch</w:t>
      </w:r>
      <w:r w:rsidR="00726C68">
        <w:t xml:space="preserve"> of people, which one do</w:t>
      </w:r>
      <w:r w:rsidR="0074289D">
        <w:t>es</w:t>
      </w:r>
      <w:r w:rsidR="00726C68">
        <w:t>n’t like getting related to. For Peter, the o</w:t>
      </w:r>
      <w:r w:rsidR="00986F05">
        <w:t>fficial environment is out-group, with which he do</w:t>
      </w:r>
      <w:r w:rsidR="0074289D">
        <w:t>es</w:t>
      </w:r>
      <w:r w:rsidR="00986F05">
        <w:t>n’t like to relate himself too. His attitude toward the official routine suggest</w:t>
      </w:r>
      <w:r w:rsidR="0074289D">
        <w:t>s</w:t>
      </w:r>
      <w:r w:rsidR="00986F05">
        <w:t xml:space="preserve"> this aspect. Similarly, with his girlfriend, who is </w:t>
      </w:r>
      <w:r w:rsidR="00986F05">
        <w:lastRenderedPageBreak/>
        <w:t xml:space="preserve">cheating on him, </w:t>
      </w:r>
      <w:r w:rsidR="00721F3F">
        <w:t xml:space="preserve">is his in-group. Although she is cheating upon him </w:t>
      </w:r>
      <w:r w:rsidR="00986F05">
        <w:t>he is comfortable to interact</w:t>
      </w:r>
      <w:r w:rsidR="00721F3F">
        <w:t xml:space="preserve"> with her. </w:t>
      </w:r>
      <w:r w:rsidR="00986F05">
        <w:t xml:space="preserve"> </w:t>
      </w:r>
    </w:p>
    <w:p w14:paraId="455E372D" w14:textId="77777777" w:rsidR="00ED42F3" w:rsidRDefault="00ED42F3" w:rsidP="00CC3BB3">
      <w:pPr>
        <w:pStyle w:val="Title"/>
        <w:jc w:val="left"/>
      </w:pPr>
      <w:r>
        <w:tab/>
        <w:t>A dyad is the smallest possible group consisting of two people</w:t>
      </w:r>
      <w:r w:rsidR="00CD79C3">
        <w:t xml:space="preserve"> </w:t>
      </w:r>
      <w:r w:rsidR="00CD79C3">
        <w:fldChar w:fldCharType="begin"/>
      </w:r>
      <w:r w:rsidR="00CD79C3">
        <w:instrText xml:space="preserve"> ADDIN ZOTERO_ITEM CSL_CITATION {"citationID":"73w0U8cq","properties":{"formattedCitation":"(Gieryn)","plainCitation":"(Gieryn)","noteIndex":0},"citationItems":[{"id":338,"uris":["http://zotero.org/users/local/s8f0QVnP/items/9RM9DY2Z"],"uri":["http://zotero.org/users/local/s8f0QVnP/items/9RM9DY2Z"],"itemData":{"id":338,"type":"article-journal","title":"A space for place in sociology","container-title":"Annual review of sociology","page":"463–496","volume":"26","issue":"1","source":"Google Scholar","author":[{"family":"Gieryn","given":"Thomas F."}],"issued":{"date-parts":[["2000"]]}}}],"schema":"https://github.com/citation-style-language/schema/raw/master/csl-citation.json"} </w:instrText>
      </w:r>
      <w:r w:rsidR="00CD79C3">
        <w:fldChar w:fldCharType="separate"/>
      </w:r>
      <w:r w:rsidR="00CD79C3" w:rsidRPr="00CD79C3">
        <w:rPr>
          <w:rFonts w:ascii="Times New Roman" w:hAnsi="Times New Roman" w:cs="Times New Roman"/>
        </w:rPr>
        <w:t>(Gieryn)</w:t>
      </w:r>
      <w:r w:rsidR="00CD79C3">
        <w:fldChar w:fldCharType="end"/>
      </w:r>
      <w:r>
        <w:t xml:space="preserve">, therefore the group of Peter and </w:t>
      </w:r>
      <w:r w:rsidR="006156AD">
        <w:t xml:space="preserve">Michael </w:t>
      </w:r>
      <w:r>
        <w:t xml:space="preserve">is </w:t>
      </w:r>
      <w:r w:rsidR="006156AD">
        <w:t xml:space="preserve">a dyad, as they interact most in the office. Their interaction in the office premises and their dependence upon each other to meet the official task conform to the sociological perspective of a dyad. </w:t>
      </w:r>
      <w:r w:rsidR="00721F3F">
        <w:t xml:space="preserve">Different </w:t>
      </w:r>
      <w:r w:rsidR="0074289D">
        <w:t>from</w:t>
      </w:r>
      <w:r w:rsidR="00721F3F">
        <w:t xml:space="preserve"> dyad, </w:t>
      </w:r>
      <w:r w:rsidR="006156AD">
        <w:t>triad is a group of three people in sociology, therefore, other than Peter and Michael, Samir adds up in their group to make it a triad. The p</w:t>
      </w:r>
      <w:r w:rsidR="00A673EE">
        <w:t>rimary group in sociology consist of members who share close, personal and enduring relations. In the movie, since the</w:t>
      </w:r>
      <w:r w:rsidR="00050DA0">
        <w:t xml:space="preserve"> family of Peter Gibson is much </w:t>
      </w:r>
      <w:r w:rsidR="00721F3F">
        <w:t>portrayed</w:t>
      </w:r>
      <w:r w:rsidR="00050DA0">
        <w:t>, therefore, it is the example of the primary group. Different to primary group, secondary group is the social group to which one do</w:t>
      </w:r>
      <w:r w:rsidR="0074289D">
        <w:t>es</w:t>
      </w:r>
      <w:r w:rsidR="00050DA0">
        <w:t xml:space="preserve">n’t like to relate to. It is less personal in nature. The employee group in the office is </w:t>
      </w:r>
      <w:r w:rsidR="001F492B">
        <w:t xml:space="preserve">an example of </w:t>
      </w:r>
      <w:r w:rsidR="00050DA0">
        <w:t xml:space="preserve">secondary group. </w:t>
      </w:r>
    </w:p>
    <w:p w14:paraId="4A779DD4" w14:textId="1F20281F" w:rsidR="00CD79C3" w:rsidRDefault="001F492B" w:rsidP="00CC3BB3">
      <w:pPr>
        <w:pStyle w:val="Title"/>
        <w:jc w:val="left"/>
      </w:pPr>
      <w:r>
        <w:tab/>
        <w:t>As in sociology</w:t>
      </w:r>
      <w:r w:rsidR="0074289D">
        <w:t>,</w:t>
      </w:r>
      <w:r>
        <w:t xml:space="preserve"> </w:t>
      </w:r>
      <w:r w:rsidR="0074289D">
        <w:t>a</w:t>
      </w:r>
      <w:r>
        <w:t xml:space="preserve"> reference group is a group to which one compares itself to.</w:t>
      </w:r>
      <w:r w:rsidR="0034769D">
        <w:t xml:space="preserve"> </w:t>
      </w:r>
      <w:r>
        <w:t>At m</w:t>
      </w:r>
      <w:r w:rsidR="0074691B">
        <w:t xml:space="preserve">any times in the IT Company, </w:t>
      </w:r>
      <w:bookmarkStart w:id="0" w:name="_GoBack"/>
      <w:r w:rsidR="0074691B">
        <w:t xml:space="preserve">there has been a comparative analysis. Therefore, the comparative </w:t>
      </w:r>
      <w:bookmarkEnd w:id="0"/>
      <w:r w:rsidR="00944ECA">
        <w:t xml:space="preserve">analysis part </w:t>
      </w:r>
      <w:r w:rsidR="00456AFA">
        <w:t xml:space="preserve">indicates the reference group. Finally, commodity is what satisfy human needs of any kind. As Peter Gibson is satisfied by changing the apparent settings, therefore it shows the aspect of commodity in the ‘Office Space’. This is how a comic movie relates much to the aspects of sociology. The environment and the management linked to the characters how that how an organizational setting conform </w:t>
      </w:r>
      <w:r w:rsidR="00721F3F">
        <w:t>too</w:t>
      </w:r>
      <w:r w:rsidR="00456AFA">
        <w:t xml:space="preserve"> many aspect of the sociology. Since the movie talks about a group of people and the organizational settings therefore, the </w:t>
      </w:r>
      <w:r w:rsidR="007158FB">
        <w:t>sociological</w:t>
      </w:r>
      <w:r w:rsidR="00456AFA">
        <w:t xml:space="preserve"> conditions </w:t>
      </w:r>
      <w:r w:rsidR="007158FB">
        <w:t>are</w:t>
      </w:r>
      <w:r w:rsidR="00CD79C3">
        <w:t xml:space="preserve"> met in the movies.</w:t>
      </w:r>
    </w:p>
    <w:p w14:paraId="69EE97BE" w14:textId="77777777" w:rsidR="00CD79C3" w:rsidRDefault="00CD79C3">
      <w:pPr>
        <w:rPr>
          <w:rFonts w:asciiTheme="majorHAnsi" w:eastAsiaTheme="majorEastAsia" w:hAnsiTheme="majorHAnsi" w:cstheme="majorBidi"/>
        </w:rPr>
      </w:pPr>
      <w:r>
        <w:br w:type="page"/>
      </w:r>
    </w:p>
    <w:p w14:paraId="01404A0A" w14:textId="77777777" w:rsidR="00456AFA" w:rsidRDefault="00CD79C3" w:rsidP="00CD79C3">
      <w:pPr>
        <w:pStyle w:val="Title"/>
      </w:pPr>
      <w:r>
        <w:lastRenderedPageBreak/>
        <w:t>Works Cited:</w:t>
      </w:r>
    </w:p>
    <w:p w14:paraId="1A651855" w14:textId="77777777" w:rsidR="00CD79C3" w:rsidRPr="00CD79C3" w:rsidRDefault="00CD79C3" w:rsidP="00CD79C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D79C3">
        <w:rPr>
          <w:rFonts w:ascii="Times New Roman" w:hAnsi="Times New Roman" w:cs="Times New Roman"/>
        </w:rPr>
        <w:t xml:space="preserve">Gieryn, Thomas F. “A Space for Place in Sociology.” </w:t>
      </w:r>
      <w:r w:rsidRPr="00CD79C3">
        <w:rPr>
          <w:rFonts w:ascii="Times New Roman" w:hAnsi="Times New Roman" w:cs="Times New Roman"/>
          <w:i/>
          <w:iCs/>
        </w:rPr>
        <w:t>Annual Review of Sociology</w:t>
      </w:r>
      <w:r w:rsidRPr="00CD79C3">
        <w:rPr>
          <w:rFonts w:ascii="Times New Roman" w:hAnsi="Times New Roman" w:cs="Times New Roman"/>
        </w:rPr>
        <w:t>, vol. 26, no. 1, 2000, pp. 463–496.</w:t>
      </w:r>
    </w:p>
    <w:p w14:paraId="33633F49" w14:textId="77777777" w:rsidR="00CD79C3" w:rsidRPr="00F36130" w:rsidRDefault="00CD79C3" w:rsidP="00CD79C3">
      <w:pPr>
        <w:pStyle w:val="Title"/>
        <w:jc w:val="left"/>
      </w:pPr>
      <w:r>
        <w:fldChar w:fldCharType="end"/>
      </w:r>
    </w:p>
    <w:sectPr w:rsidR="00CD79C3" w:rsidRPr="00F361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7C14B" w14:textId="77777777" w:rsidR="000D40A5" w:rsidRDefault="000D40A5">
      <w:pPr>
        <w:spacing w:line="240" w:lineRule="auto"/>
      </w:pPr>
      <w:r>
        <w:separator/>
      </w:r>
    </w:p>
    <w:p w14:paraId="50FF0A0D" w14:textId="77777777" w:rsidR="000D40A5" w:rsidRDefault="000D40A5"/>
  </w:endnote>
  <w:endnote w:type="continuationSeparator" w:id="0">
    <w:p w14:paraId="79C4A37B" w14:textId="77777777" w:rsidR="000D40A5" w:rsidRDefault="000D40A5">
      <w:pPr>
        <w:spacing w:line="240" w:lineRule="auto"/>
      </w:pPr>
      <w:r>
        <w:continuationSeparator/>
      </w:r>
    </w:p>
    <w:p w14:paraId="07C0AE48" w14:textId="77777777" w:rsidR="000D40A5" w:rsidRDefault="000D40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8F8C9" w14:textId="77777777" w:rsidR="000D40A5" w:rsidRDefault="000D40A5">
      <w:pPr>
        <w:spacing w:line="240" w:lineRule="auto"/>
      </w:pPr>
      <w:r>
        <w:separator/>
      </w:r>
    </w:p>
    <w:p w14:paraId="14ACFF8E" w14:textId="77777777" w:rsidR="000D40A5" w:rsidRDefault="000D40A5"/>
  </w:footnote>
  <w:footnote w:type="continuationSeparator" w:id="0">
    <w:p w14:paraId="35C3A8DE" w14:textId="77777777" w:rsidR="000D40A5" w:rsidRDefault="000D40A5">
      <w:pPr>
        <w:spacing w:line="240" w:lineRule="auto"/>
      </w:pPr>
      <w:r>
        <w:continuationSeparator/>
      </w:r>
    </w:p>
    <w:p w14:paraId="2E32110F" w14:textId="77777777" w:rsidR="000D40A5" w:rsidRDefault="000D40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77BB0" w14:textId="77777777" w:rsidR="00E81978" w:rsidRDefault="00221F81">
    <w:pPr>
      <w:pStyle w:val="Header"/>
    </w:pPr>
    <w:r>
      <w:rPr>
        <w:rStyle w:val="Strong"/>
      </w:rPr>
      <w:t xml:space="preserve">SOCI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4289D">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237AA" w14:textId="77777777" w:rsidR="00E81978" w:rsidRDefault="007A6168">
    <w:pPr>
      <w:pStyle w:val="Header"/>
      <w:rPr>
        <w:rStyle w:val="Strong"/>
      </w:rPr>
    </w:pPr>
    <w:r>
      <w:t xml:space="preserve">Soci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4289D" w:rsidRPr="0074289D">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22D99"/>
    <w:rsid w:val="00050DA0"/>
    <w:rsid w:val="00063733"/>
    <w:rsid w:val="000A3398"/>
    <w:rsid w:val="000A40AE"/>
    <w:rsid w:val="000C1F77"/>
    <w:rsid w:val="000D1FD0"/>
    <w:rsid w:val="000D2DA6"/>
    <w:rsid w:val="000D3F41"/>
    <w:rsid w:val="000D40A5"/>
    <w:rsid w:val="000E04F4"/>
    <w:rsid w:val="001043B6"/>
    <w:rsid w:val="00120D8C"/>
    <w:rsid w:val="00156E81"/>
    <w:rsid w:val="001D3AEE"/>
    <w:rsid w:val="001F492B"/>
    <w:rsid w:val="00221F81"/>
    <w:rsid w:val="00235295"/>
    <w:rsid w:val="002513E9"/>
    <w:rsid w:val="00265074"/>
    <w:rsid w:val="00295816"/>
    <w:rsid w:val="00296FED"/>
    <w:rsid w:val="002A1132"/>
    <w:rsid w:val="002C1317"/>
    <w:rsid w:val="0034769D"/>
    <w:rsid w:val="00355DCA"/>
    <w:rsid w:val="00386E26"/>
    <w:rsid w:val="003A2692"/>
    <w:rsid w:val="003D66CB"/>
    <w:rsid w:val="003F5409"/>
    <w:rsid w:val="00433274"/>
    <w:rsid w:val="00442CF1"/>
    <w:rsid w:val="00445E12"/>
    <w:rsid w:val="00456AFA"/>
    <w:rsid w:val="00461BA3"/>
    <w:rsid w:val="0046629C"/>
    <w:rsid w:val="004724D7"/>
    <w:rsid w:val="00492655"/>
    <w:rsid w:val="004B7911"/>
    <w:rsid w:val="0053467A"/>
    <w:rsid w:val="0054276E"/>
    <w:rsid w:val="00551A02"/>
    <w:rsid w:val="005534FA"/>
    <w:rsid w:val="005565B4"/>
    <w:rsid w:val="005B3A43"/>
    <w:rsid w:val="005C39B5"/>
    <w:rsid w:val="005D3A03"/>
    <w:rsid w:val="005E111A"/>
    <w:rsid w:val="005E6AF9"/>
    <w:rsid w:val="005F6BDF"/>
    <w:rsid w:val="006156AD"/>
    <w:rsid w:val="00623034"/>
    <w:rsid w:val="006A4D34"/>
    <w:rsid w:val="006D33BA"/>
    <w:rsid w:val="007158FB"/>
    <w:rsid w:val="00721F3F"/>
    <w:rsid w:val="00726C68"/>
    <w:rsid w:val="0074289D"/>
    <w:rsid w:val="0074691B"/>
    <w:rsid w:val="00797F6D"/>
    <w:rsid w:val="007A6168"/>
    <w:rsid w:val="008002C0"/>
    <w:rsid w:val="0089630A"/>
    <w:rsid w:val="008B0E56"/>
    <w:rsid w:val="008C5323"/>
    <w:rsid w:val="008D41FA"/>
    <w:rsid w:val="008D477A"/>
    <w:rsid w:val="008D5F9A"/>
    <w:rsid w:val="008E036B"/>
    <w:rsid w:val="008E0F8D"/>
    <w:rsid w:val="008E3AC1"/>
    <w:rsid w:val="00906227"/>
    <w:rsid w:val="009223E3"/>
    <w:rsid w:val="00937FD4"/>
    <w:rsid w:val="00944ECA"/>
    <w:rsid w:val="00945A71"/>
    <w:rsid w:val="00986F05"/>
    <w:rsid w:val="009A6A3B"/>
    <w:rsid w:val="009C2EAC"/>
    <w:rsid w:val="00A571E0"/>
    <w:rsid w:val="00A57C5A"/>
    <w:rsid w:val="00A673EE"/>
    <w:rsid w:val="00A92A6B"/>
    <w:rsid w:val="00AC362E"/>
    <w:rsid w:val="00B4615C"/>
    <w:rsid w:val="00B566CC"/>
    <w:rsid w:val="00B823AA"/>
    <w:rsid w:val="00BA45DB"/>
    <w:rsid w:val="00BF4184"/>
    <w:rsid w:val="00C0601E"/>
    <w:rsid w:val="00C31D30"/>
    <w:rsid w:val="00C32C5C"/>
    <w:rsid w:val="00C333F6"/>
    <w:rsid w:val="00C370BD"/>
    <w:rsid w:val="00C82288"/>
    <w:rsid w:val="00C97A9E"/>
    <w:rsid w:val="00C97C01"/>
    <w:rsid w:val="00CB10EB"/>
    <w:rsid w:val="00CC3BB3"/>
    <w:rsid w:val="00CD6E39"/>
    <w:rsid w:val="00CD79C3"/>
    <w:rsid w:val="00CF2711"/>
    <w:rsid w:val="00CF6E91"/>
    <w:rsid w:val="00D151D3"/>
    <w:rsid w:val="00D30337"/>
    <w:rsid w:val="00D343E0"/>
    <w:rsid w:val="00D36A91"/>
    <w:rsid w:val="00D73CF9"/>
    <w:rsid w:val="00D85B68"/>
    <w:rsid w:val="00E258A7"/>
    <w:rsid w:val="00E273A7"/>
    <w:rsid w:val="00E6004D"/>
    <w:rsid w:val="00E718C9"/>
    <w:rsid w:val="00E76E2A"/>
    <w:rsid w:val="00E81978"/>
    <w:rsid w:val="00E8294D"/>
    <w:rsid w:val="00E93155"/>
    <w:rsid w:val="00E96000"/>
    <w:rsid w:val="00E979DD"/>
    <w:rsid w:val="00EC2620"/>
    <w:rsid w:val="00EC34BA"/>
    <w:rsid w:val="00EC54E4"/>
    <w:rsid w:val="00ED42F3"/>
    <w:rsid w:val="00EE5314"/>
    <w:rsid w:val="00EE5C50"/>
    <w:rsid w:val="00F36130"/>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FEA1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15</Words>
  <Characters>4648</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6T06:31:00Z</dcterms:created>
  <dcterms:modified xsi:type="dcterms:W3CDTF">2019-09-26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YFBMBL4"/&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